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9C9D74" w14:textId="4D2130D4" w:rsidR="004526AD" w:rsidRPr="00B753A6" w:rsidRDefault="00483D03" w:rsidP="00E037F4">
      <w:pPr>
        <w:pStyle w:val="Title"/>
      </w:pPr>
      <w:r>
        <w:softHyphen/>
      </w:r>
      <w:r w:rsidR="00EC7D2C" w:rsidRPr="00B753A6">
        <w:t>Brain-Heart (Cardiovascular) Interactions in Stress and Anxiety Related Disorders</w:t>
      </w:r>
    </w:p>
    <w:p w14:paraId="6D513B63" w14:textId="77777777" w:rsidR="004526AD" w:rsidRPr="00B753A6" w:rsidRDefault="00EC7D2C" w:rsidP="00E037F4">
      <w:pPr>
        <w:pStyle w:val="Subtitle"/>
      </w:pPr>
      <w:r w:rsidRPr="00B753A6">
        <w:t>Implications for Increased Cardiovascular Disease Risk</w:t>
      </w:r>
    </w:p>
    <w:p w14:paraId="5574B637" w14:textId="22FDB6C0" w:rsidR="005A0081" w:rsidRPr="00B753A6" w:rsidRDefault="00F754DB" w:rsidP="00E037F4">
      <w:pPr>
        <w:pStyle w:val="Compact"/>
      </w:pPr>
      <w:r w:rsidRPr="00B753A6">
        <w:t>INTRODUCTION</w:t>
      </w:r>
    </w:p>
    <w:p w14:paraId="43A8CC9A" w14:textId="2207E64B" w:rsidR="00B73C33" w:rsidRDefault="00B73C33" w:rsidP="00E037F4"/>
    <w:p w14:paraId="454ED10E" w14:textId="013C5F2D" w:rsidR="007300B7" w:rsidRDefault="00E037F4" w:rsidP="00E037F4">
      <w:r>
        <w:t xml:space="preserve">The mechanism underlying the interaction between cardiovascular </w:t>
      </w:r>
      <w:r w:rsidR="00DB6D4D">
        <w:t xml:space="preserve">and brain </w:t>
      </w:r>
      <w:r>
        <w:t xml:space="preserve">health </w:t>
      </w:r>
      <w:r w:rsidR="00DB6D4D">
        <w:t>h</w:t>
      </w:r>
      <w:r>
        <w:t xml:space="preserve">as gained traction over the last several decades, with studies directed at determining how </w:t>
      </w:r>
      <w:r w:rsidR="00606CC3">
        <w:t>neurobiological</w:t>
      </w:r>
      <w:r w:rsidR="00DB6D4D" w:rsidRPr="00894182">
        <w:t xml:space="preserve"> phenomenon </w:t>
      </w:r>
      <w:r w:rsidRPr="00894182">
        <w:t>translate into autonomic imbalances that affect</w:t>
      </w:r>
      <w:r w:rsidR="00DB6D4D" w:rsidRPr="00894182">
        <w:t xml:space="preserve"> cardiovascular</w:t>
      </w:r>
      <w:r w:rsidR="00DB6D4D">
        <w:t xml:space="preserve"> health and events.</w:t>
      </w:r>
      <w:r w:rsidR="00606CC3">
        <w:fldChar w:fldCharType="begin">
          <w:fldData xml:space="preserve">PEVuZE5vdGU+PENpdGU+PEF1dGhvcj5DYWxjYWdubzwvQXV0aG9yPjxZZWFyPjIwMTc8L1llYXI+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</w:fldData>
        </w:fldChar>
      </w:r>
      <w:r w:rsidR="00606CC3">
        <w:instrText xml:space="preserve"> ADDIN EN.CITE </w:instrText>
      </w:r>
      <w:r w:rsidR="00606CC3">
        <w:fldChar w:fldCharType="begin">
          <w:fldData xml:space="preserve">PEVuZE5vdGU+PENpdGU+PEF1dGhvcj5DYWxjYWdubzwvQXV0aG9yPjxZZWFyPjIwMTc8L1llYXI+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</w:fldData>
        </w:fldChar>
      </w:r>
      <w:r w:rsidR="00606CC3">
        <w:instrText xml:space="preserve"> ADDIN EN.CITE.DATA </w:instrText>
      </w:r>
      <w:r w:rsidR="00606CC3">
        <w:fldChar w:fldCharType="end"/>
      </w:r>
      <w:r w:rsidR="00606CC3">
        <w:fldChar w:fldCharType="separate"/>
      </w:r>
      <w:r w:rsidR="00606CC3" w:rsidRPr="00606CC3">
        <w:rPr>
          <w:noProof/>
          <w:vertAlign w:val="superscript"/>
        </w:rPr>
        <w:t>1-3</w:t>
      </w:r>
      <w:r w:rsidR="00606CC3">
        <w:fldChar w:fldCharType="end"/>
      </w:r>
      <w:r>
        <w:t xml:space="preserve"> Specific stress and anxiety-related disorders have subsequent increased cardiovascular risk.</w:t>
      </w:r>
      <w:r w:rsidR="00606CC3">
        <w:fldChar w:fldCharType="begin"/>
      </w:r>
      <w:r w:rsidR="00606CC3">
        <w:instrText xml:space="preserve"> ADDIN EN.CITE &lt;EndNote&gt;&lt;Cite&gt;&lt;Author&gt;!!! INVALID CITATION !!! 4-6&lt;/Author&gt;&lt;RecNum&gt;0&lt;/RecNum&gt;&lt;DisplayText&gt;&lt;style face="superscript"&gt;4&lt;/style&gt;&lt;/DisplayText&gt;&lt;record&gt;&lt;dates&gt;&lt;year&gt;!!! INVALID CITATION !!! 4-6&lt;/year&gt;&lt;/dates&gt;&lt;/record&gt;&lt;/Cite&gt;&lt;/EndNote&gt;</w:instrText>
      </w:r>
      <w:r w:rsidR="00606CC3">
        <w:fldChar w:fldCharType="separate"/>
      </w:r>
      <w:r w:rsidR="00606CC3" w:rsidRPr="00606CC3">
        <w:rPr>
          <w:noProof/>
          <w:vertAlign w:val="superscript"/>
        </w:rPr>
        <w:t>4</w:t>
      </w:r>
      <w:r w:rsidR="00606CC3">
        <w:fldChar w:fldCharType="end"/>
      </w:r>
      <w:r w:rsidR="00606CC3">
        <w:t xml:space="preserve"> </w:t>
      </w:r>
      <w:r>
        <w:t>Depression and anxiety not only an increased incidence for</w:t>
      </w:r>
      <w:r w:rsidR="00DB6D4D">
        <w:t xml:space="preserve"> heart disease</w:t>
      </w:r>
      <w:r>
        <w:t xml:space="preserve"> but</w:t>
      </w:r>
      <w:r w:rsidR="00DB6D4D">
        <w:t xml:space="preserve"> also</w:t>
      </w:r>
      <w:r>
        <w:t xml:space="preserve"> independently increase</w:t>
      </w:r>
      <w:r w:rsidR="00DB6D4D">
        <w:t xml:space="preserve"> cardiovascular</w:t>
      </w:r>
      <w:r>
        <w:t xml:space="preserve"> mortality.</w:t>
      </w:r>
      <w:r>
        <w:fldChar w:fldCharType="begin">
          <w:fldData xml:space="preserve">PEVuZE5vdGU+PENpdGU+PEF1dGhvcj5DYXJuZXk8L0F1dGhvcj48WWVhcj4yMDE3PC9ZZWFyPjxS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</w:fldData>
        </w:fldChar>
      </w:r>
      <w:r w:rsidR="00606CC3">
        <w:instrText xml:space="preserve"> ADDIN EN.CITE </w:instrText>
      </w:r>
      <w:r w:rsidR="00606CC3">
        <w:fldChar w:fldCharType="begin">
          <w:fldData xml:space="preserve">PEVuZE5vdGU+PENpdGU+PEF1dGhvcj5DYXJuZXk8L0F1dGhvcj48WWVhcj4yMDE3PC9ZZWFyPjxS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</w:fldData>
        </w:fldChar>
      </w:r>
      <w:r w:rsidR="00606CC3">
        <w:instrText xml:space="preserve"> ADDIN EN.CITE.DATA </w:instrText>
      </w:r>
      <w:r w:rsidR="00606CC3">
        <w:fldChar w:fldCharType="end"/>
      </w:r>
      <w:r>
        <w:fldChar w:fldCharType="separate"/>
      </w:r>
      <w:r w:rsidR="00606CC3" w:rsidRPr="00606CC3">
        <w:rPr>
          <w:noProof/>
          <w:vertAlign w:val="superscript"/>
        </w:rPr>
        <w:t>5-9</w:t>
      </w:r>
      <w:r>
        <w:fldChar w:fldCharType="end"/>
      </w:r>
      <w:r>
        <w:t xml:space="preserve"> Similarly post-traumatic stress disorder (PTSD) has an association with incident</w:t>
      </w:r>
      <w:r w:rsidR="00DB6D4D">
        <w:t xml:space="preserve"> coronary artery disease (CAD)</w:t>
      </w:r>
      <w:r w:rsidR="00894182">
        <w:t>,</w:t>
      </w:r>
      <w:r>
        <w:fldChar w:fldCharType="begin">
          <w:fldData xml:space="preserve">PEVuZE5vdGU+PENpdGU+PEF1dGhvcj5Cb3NjYXJpbm88L0F1dGhvcj48WWVhcj4yMDA4PC9ZZWFy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</w:fldData>
        </w:fldChar>
      </w:r>
      <w:r w:rsidR="00606CC3">
        <w:instrText xml:space="preserve"> ADDIN EN.CITE </w:instrText>
      </w:r>
      <w:r w:rsidR="00606CC3">
        <w:fldChar w:fldCharType="begin">
          <w:fldData xml:space="preserve">PEVuZE5vdGU+PENpdGU+PEF1dGhvcj5Cb3NjYXJpbm88L0F1dGhvcj48WWVhcj4yMDA4PC9ZZWFy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</w:fldData>
        </w:fldChar>
      </w:r>
      <w:r w:rsidR="00606CC3">
        <w:instrText xml:space="preserve"> ADDIN EN.CITE.DATA </w:instrText>
      </w:r>
      <w:r w:rsidR="00606CC3">
        <w:fldChar w:fldCharType="end"/>
      </w:r>
      <w:r>
        <w:fldChar w:fldCharType="separate"/>
      </w:r>
      <w:r w:rsidR="00606CC3" w:rsidRPr="00606CC3">
        <w:rPr>
          <w:noProof/>
          <w:vertAlign w:val="superscript"/>
        </w:rPr>
        <w:t>10,11</w:t>
      </w:r>
      <w:r>
        <w:fldChar w:fldCharType="end"/>
      </w:r>
      <w:r w:rsidR="00894182">
        <w:t xml:space="preserve"> </w:t>
      </w:r>
      <w:r w:rsidR="00E508CC">
        <w:t xml:space="preserve">which may be mediated </w:t>
      </w:r>
      <w:r w:rsidR="00894182">
        <w:t xml:space="preserve">through </w:t>
      </w:r>
      <w:r>
        <w:t>autonomic and inflammatory pathways</w:t>
      </w:r>
      <w:r w:rsidR="00894182">
        <w:t xml:space="preserve"> or </w:t>
      </w:r>
      <w:r w:rsidR="00E508CC">
        <w:t>explained by</w:t>
      </w:r>
      <w:r w:rsidR="00894182">
        <w:t xml:space="preserve"> co-occurring p</w:t>
      </w:r>
      <w:r w:rsidR="00DB6D4D">
        <w:t xml:space="preserve">hysical and </w:t>
      </w:r>
      <w:r w:rsidR="00894182">
        <w:t>psychiatric conditions.</w:t>
      </w:r>
      <w:r w:rsidR="00894182">
        <w:fldChar w:fldCharType="begin">
          <w:fldData xml:space="preserve">PEVuZE5vdGU+PENpdGU+PEF1dGhvcj5CcnVkZXk8L0F1dGhvcj48WWVhcj4yMDE1PC9ZZWFyPjxS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</w:fldData>
        </w:fldChar>
      </w:r>
      <w:r w:rsidR="00606CC3">
        <w:instrText xml:space="preserve"> ADDIN EN.CITE </w:instrText>
      </w:r>
      <w:r w:rsidR="00606CC3">
        <w:fldChar w:fldCharType="begin">
          <w:fldData xml:space="preserve">PEVuZE5vdGU+PENpdGU+PEF1dGhvcj5CcnVkZXk8L0F1dGhvcj48WWVhcj4yMDE1PC9ZZWFyPjxS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</w:fldData>
        </w:fldChar>
      </w:r>
      <w:r w:rsidR="00606CC3">
        <w:instrText xml:space="preserve"> ADDIN EN.CITE.DATA </w:instrText>
      </w:r>
      <w:r w:rsidR="00606CC3">
        <w:fldChar w:fldCharType="end"/>
      </w:r>
      <w:r w:rsidR="00894182">
        <w:fldChar w:fldCharType="separate"/>
      </w:r>
      <w:r w:rsidR="00606CC3" w:rsidRPr="00606CC3">
        <w:rPr>
          <w:noProof/>
          <w:vertAlign w:val="superscript"/>
        </w:rPr>
        <w:t>12,13</w:t>
      </w:r>
      <w:r w:rsidR="00894182">
        <w:fldChar w:fldCharType="end"/>
      </w:r>
      <w:r w:rsidR="001147CA">
        <w:t xml:space="preserve"> </w:t>
      </w:r>
    </w:p>
    <w:p w14:paraId="557567F7" w14:textId="3682FEFB" w:rsidR="00E037F4" w:rsidRDefault="00E037F4" w:rsidP="00E037F4"/>
    <w:p w14:paraId="278D980B" w14:textId="5A4F5E96" w:rsidR="00E037F4" w:rsidRDefault="00CA5729" w:rsidP="00986F0B">
      <w:r>
        <w:t xml:space="preserve">This review will highlight the current neurobiological </w:t>
      </w:r>
      <w:r w:rsidR="00986F0B">
        <w:t>evidence and research on autonomic dysfunction, with a focus on sympathetic overactivity as it relates to anxiety-based disorders, including PTSD and depression. We will also discuss the population-based evidence, including sex-differences, genetic, and epigenetic co</w:t>
      </w:r>
      <w:r w:rsidR="00E037F4">
        <w:t>ntributors for poor cardiovascular health outcomes</w:t>
      </w:r>
      <w:r w:rsidR="00986F0B">
        <w:t xml:space="preserve">. </w:t>
      </w:r>
      <w:bookmarkStart w:id="0" w:name="_GoBack"/>
      <w:bookmarkEnd w:id="0"/>
      <w:r w:rsidR="00E037F4">
        <w:t>We will highlight the role of autonomic dysfunction</w:t>
      </w:r>
      <w:r w:rsidR="007300B7">
        <w:t xml:space="preserve">, such as sympathetic overactivity, </w:t>
      </w:r>
      <w:r w:rsidR="00E037F4">
        <w:t>as well as immunological network activation and inflammatio</w:t>
      </w:r>
      <w:r w:rsidR="007300B7">
        <w:t>n</w:t>
      </w:r>
      <w:r w:rsidR="00E037F4">
        <w:t xml:space="preserve">. Finally, preventative and treatment considerations will be discussed, including areas of future research, that range from pharmacologic and behavioral modifications that directly affect relevant neurobiology.  </w:t>
      </w:r>
    </w:p>
    <w:p w14:paraId="2A8F3167" w14:textId="1A509E97" w:rsidR="00E037F4" w:rsidRDefault="00E037F4" w:rsidP="00E037F4"/>
    <w:p w14:paraId="46D76F5A" w14:textId="1274852C" w:rsidR="00606CC3" w:rsidRDefault="00606CC3" w:rsidP="00606CC3">
      <w:pPr>
        <w:spacing w:line="480" w:lineRule="auto"/>
        <w:rPr>
          <w:b/>
        </w:rPr>
      </w:pPr>
      <w:r w:rsidRPr="002F2821">
        <w:rPr>
          <w:b/>
        </w:rPr>
        <w:t>Sympathetic Nervous System Overactivity in PTSD: Evidence from Human Studies: Jeanie Park</w:t>
      </w:r>
    </w:p>
    <w:p w14:paraId="0E1B1F18" w14:textId="77777777" w:rsidR="00606CC3" w:rsidRPr="002F2821" w:rsidRDefault="00606CC3" w:rsidP="00606CC3">
      <w:pPr>
        <w:pStyle w:val="Compact"/>
        <w:spacing w:line="480" w:lineRule="auto"/>
        <w:jc w:val="center"/>
        <w:rPr>
          <w:b/>
        </w:rPr>
      </w:pPr>
      <w:r w:rsidRPr="002F2821">
        <w:rPr>
          <w:b/>
        </w:rPr>
        <w:t>Genetics / epidemiology (V. Vaccarino):</w:t>
      </w:r>
    </w:p>
    <w:p w14:paraId="14680EFF" w14:textId="10205ECE" w:rsidR="00606CC3" w:rsidRDefault="00606CC3" w:rsidP="00606CC3">
      <w:pPr>
        <w:spacing w:line="480" w:lineRule="auto"/>
        <w:rPr>
          <w:b/>
        </w:rPr>
      </w:pPr>
      <w:r w:rsidRPr="002F2821">
        <w:rPr>
          <w:b/>
          <w:i/>
          <w:highlight w:val="yellow"/>
          <w:u w:val="single"/>
        </w:rPr>
        <w:t>Inflammation / Anxiety Based Disorders / Cardiovascular implications –</w:t>
      </w:r>
      <w:proofErr w:type="spellStart"/>
      <w:r w:rsidRPr="002F2821">
        <w:rPr>
          <w:b/>
          <w:i/>
          <w:highlight w:val="yellow"/>
          <w:u w:val="single"/>
        </w:rPr>
        <w:t>Felger</w:t>
      </w:r>
      <w:proofErr w:type="spellEnd"/>
      <w:r w:rsidRPr="002F2821">
        <w:rPr>
          <w:b/>
          <w:i/>
          <w:highlight w:val="yellow"/>
          <w:u w:val="single"/>
        </w:rPr>
        <w:t xml:space="preserve"> / </w:t>
      </w:r>
      <w:proofErr w:type="spellStart"/>
      <w:r w:rsidRPr="002F2821">
        <w:rPr>
          <w:b/>
          <w:i/>
          <w:highlight w:val="yellow"/>
          <w:u w:val="single"/>
        </w:rPr>
        <w:t>Marvar</w:t>
      </w:r>
      <w:proofErr w:type="spellEnd"/>
      <w:r w:rsidRPr="002F2821">
        <w:rPr>
          <w:b/>
          <w:i/>
          <w:highlight w:val="yellow"/>
          <w:u w:val="single"/>
        </w:rPr>
        <w:t xml:space="preserve">: </w:t>
      </w:r>
      <w:r w:rsidRPr="002F2821">
        <w:rPr>
          <w:b/>
        </w:rPr>
        <w:t>Inflammation and its Effects on Brain, Behavior and CVD risk</w:t>
      </w:r>
    </w:p>
    <w:p w14:paraId="2327DBB1" w14:textId="77777777" w:rsidR="00606CC3" w:rsidRPr="002F2821" w:rsidRDefault="00606CC3" w:rsidP="00606CC3">
      <w:pPr>
        <w:spacing w:line="480" w:lineRule="auto"/>
        <w:rPr>
          <w:b/>
        </w:rPr>
      </w:pPr>
      <w:r w:rsidRPr="002F2821">
        <w:rPr>
          <w:b/>
        </w:rPr>
        <w:t>Neuro-immune Mechanisms of Anxiety-Related Disorders and Increased Risk for CVD</w:t>
      </w:r>
    </w:p>
    <w:p w14:paraId="37F9BF08" w14:textId="77777777" w:rsidR="00606CC3" w:rsidRPr="002F2821" w:rsidRDefault="00606CC3" w:rsidP="00606CC3">
      <w:pPr>
        <w:spacing w:after="0" w:line="480" w:lineRule="auto"/>
        <w:jc w:val="center"/>
        <w:rPr>
          <w:b/>
          <w:u w:val="single"/>
        </w:rPr>
      </w:pPr>
      <w:r w:rsidRPr="002F2821">
        <w:rPr>
          <w:b/>
          <w:u w:val="single"/>
        </w:rPr>
        <w:t>Sex Differences in Heart Disease</w:t>
      </w:r>
    </w:p>
    <w:p w14:paraId="21E0C44D" w14:textId="77777777" w:rsidR="00606CC3" w:rsidRDefault="00606CC3" w:rsidP="00E037F4"/>
    <w:p w14:paraId="6338EFB3" w14:textId="77777777" w:rsidR="00606CC3" w:rsidRDefault="00606CC3" w:rsidP="00E037F4">
      <w:pPr>
        <w:pStyle w:val="Compact"/>
      </w:pPr>
    </w:p>
    <w:p w14:paraId="21EAB2DC" w14:textId="4A275D73" w:rsidR="0022360F" w:rsidRPr="00B753A6" w:rsidRDefault="00F754DB" w:rsidP="00E037F4">
      <w:pPr>
        <w:pStyle w:val="Compact"/>
      </w:pPr>
      <w:r w:rsidRPr="00B753A6">
        <w:br w:type="column"/>
      </w:r>
      <w:r w:rsidRPr="00B753A6">
        <w:lastRenderedPageBreak/>
        <w:t>REFERENCES</w:t>
      </w:r>
      <w:bookmarkStart w:id="1" w:name="refs"/>
      <w:bookmarkStart w:id="2" w:name="ref-Schwartz1977a"/>
    </w:p>
    <w:bookmarkEnd w:id="1"/>
    <w:bookmarkEnd w:id="2"/>
    <w:p w14:paraId="5171E8D7" w14:textId="73F84462" w:rsidR="00AB5D23" w:rsidRDefault="00AB5D23" w:rsidP="00E037F4">
      <w:pPr>
        <w:pStyle w:val="Bibliography"/>
      </w:pPr>
    </w:p>
    <w:p w14:paraId="66FA7821" w14:textId="77777777" w:rsidR="00606CC3" w:rsidRPr="00606CC3" w:rsidRDefault="00AB5D23" w:rsidP="00606CC3">
      <w:pPr>
        <w:pStyle w:val="EndNoteBibliography"/>
        <w:spacing w:after="0"/>
        <w:ind w:left="720" w:hanging="720"/>
        <w:rPr>
          <w:noProof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="00606CC3" w:rsidRPr="00606CC3">
        <w:rPr>
          <w:noProof/>
        </w:rPr>
        <w:t>1.</w:t>
      </w:r>
      <w:r w:rsidR="00606CC3" w:rsidRPr="00606CC3">
        <w:rPr>
          <w:noProof/>
        </w:rPr>
        <w:tab/>
        <w:t xml:space="preserve">Calcagno C, Takx RAP, Ishai A, et al. Relation between resting amygdalar activity and cardiovascular events: a longitudinal and cohort study. </w:t>
      </w:r>
      <w:r w:rsidR="00606CC3" w:rsidRPr="00606CC3">
        <w:rPr>
          <w:i/>
          <w:noProof/>
        </w:rPr>
        <w:t xml:space="preserve">The Lancet. </w:t>
      </w:r>
      <w:r w:rsidR="00606CC3" w:rsidRPr="00606CC3">
        <w:rPr>
          <w:noProof/>
        </w:rPr>
        <w:t>2017;389(10071):834-845.</w:t>
      </w:r>
    </w:p>
    <w:p w14:paraId="4ACEAA25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2.</w:t>
      </w:r>
      <w:r w:rsidRPr="00606CC3">
        <w:rPr>
          <w:noProof/>
        </w:rPr>
        <w:tab/>
        <w:t xml:space="preserve">Richard Jennings J, Allen B, Gianaros PJ, Thayer JF, Manuck SB. Focusing neurovisceral integration: Cognition, heart rate variability, and cerebral blood flow. </w:t>
      </w:r>
      <w:r w:rsidRPr="00606CC3">
        <w:rPr>
          <w:i/>
          <w:noProof/>
        </w:rPr>
        <w:t xml:space="preserve">Psychophysiology. </w:t>
      </w:r>
      <w:r w:rsidRPr="00606CC3">
        <w:rPr>
          <w:noProof/>
        </w:rPr>
        <w:t>2015;52(2):214-224.</w:t>
      </w:r>
    </w:p>
    <w:p w14:paraId="1FB1BE80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3.</w:t>
      </w:r>
      <w:r w:rsidRPr="00606CC3">
        <w:rPr>
          <w:noProof/>
        </w:rPr>
        <w:tab/>
        <w:t xml:space="preserve">Sgoifo A, Montano N, Esler M, Vaccarino V, Biobehav N, Author R. Stress, behavior and the heart HHS Public Access Author manuscript. </w:t>
      </w:r>
      <w:r w:rsidRPr="00606CC3">
        <w:rPr>
          <w:i/>
          <w:noProof/>
        </w:rPr>
        <w:t xml:space="preserve">Neurosci Biobehav Rev. </w:t>
      </w:r>
      <w:r w:rsidRPr="00606CC3">
        <w:rPr>
          <w:noProof/>
        </w:rPr>
        <w:t>2017;74:257-259.</w:t>
      </w:r>
    </w:p>
    <w:p w14:paraId="12682C4F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4.</w:t>
      </w:r>
      <w:r w:rsidRPr="00606CC3">
        <w:rPr>
          <w:noProof/>
        </w:rPr>
        <w:tab/>
        <w:t>!!! INVALID CITATION !!! 4-6.</w:t>
      </w:r>
    </w:p>
    <w:p w14:paraId="4A470C6C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5.</w:t>
      </w:r>
      <w:r w:rsidRPr="00606CC3">
        <w:rPr>
          <w:noProof/>
        </w:rPr>
        <w:tab/>
        <w:t>Depression and coronary heart disease, Nature Reviews Cardiology(2017).</w:t>
      </w:r>
    </w:p>
    <w:p w14:paraId="6A988A87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6.</w:t>
      </w:r>
      <w:r w:rsidRPr="00606CC3">
        <w:rPr>
          <w:noProof/>
        </w:rPr>
        <w:tab/>
        <w:t>Depression, the autonomic nervous system, and coronary heart disease, Psychosomatic Medicine(2005).</w:t>
      </w:r>
    </w:p>
    <w:p w14:paraId="28DC1F38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7.</w:t>
      </w:r>
      <w:r w:rsidRPr="00606CC3">
        <w:rPr>
          <w:noProof/>
        </w:rPr>
        <w:tab/>
        <w:t>State of the art review: Depression, stress, anxiety, and cardiovascular disease, American Journal of Hypertension(2015).</w:t>
      </w:r>
    </w:p>
    <w:p w14:paraId="0248BBD4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8.</w:t>
      </w:r>
      <w:r w:rsidRPr="00606CC3">
        <w:rPr>
          <w:noProof/>
        </w:rPr>
        <w:tab/>
        <w:t xml:space="preserve">Kyrou I, Kollia N, Panagiotakos D, et al. Association of depression and anxiety status with 10-year cardiovascular disease incidence among apparently healthy Greek adults: The ATTICA Study. </w:t>
      </w:r>
      <w:r w:rsidRPr="00606CC3">
        <w:rPr>
          <w:i/>
          <w:noProof/>
        </w:rPr>
        <w:t xml:space="preserve">Eur J Prev Cardiol. </w:t>
      </w:r>
      <w:r w:rsidRPr="00606CC3">
        <w:rPr>
          <w:noProof/>
        </w:rPr>
        <w:t>2017;24(2):145-152.</w:t>
      </w:r>
    </w:p>
    <w:p w14:paraId="434F3514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9.</w:t>
      </w:r>
      <w:r w:rsidRPr="00606CC3">
        <w:rPr>
          <w:noProof/>
        </w:rPr>
        <w:tab/>
        <w:t xml:space="preserve">Pedersen SS, von Kanel R, Tully PJ, Denollet J. Psychosocial perspectives in cardiovascular disease. </w:t>
      </w:r>
      <w:r w:rsidRPr="00606CC3">
        <w:rPr>
          <w:i/>
          <w:noProof/>
        </w:rPr>
        <w:t xml:space="preserve">Eur J Prev Cardiol. </w:t>
      </w:r>
      <w:r w:rsidRPr="00606CC3">
        <w:rPr>
          <w:noProof/>
        </w:rPr>
        <w:t>2017;24(3_suppl):108-115.</w:t>
      </w:r>
    </w:p>
    <w:p w14:paraId="28183275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10.</w:t>
      </w:r>
      <w:r w:rsidRPr="00606CC3">
        <w:rPr>
          <w:noProof/>
        </w:rPr>
        <w:tab/>
        <w:t xml:space="preserve">Boscarino JA. A prospective study of PTSD and early-age heart disease mortality among Vietnam veterans: implications for surveillance and prevention. </w:t>
      </w:r>
      <w:r w:rsidRPr="00606CC3">
        <w:rPr>
          <w:i/>
          <w:noProof/>
        </w:rPr>
        <w:t xml:space="preserve">Psychosom Med. </w:t>
      </w:r>
      <w:r w:rsidRPr="00606CC3">
        <w:rPr>
          <w:noProof/>
        </w:rPr>
        <w:t>2008;70(6):668-676.</w:t>
      </w:r>
    </w:p>
    <w:p w14:paraId="3A4B2241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11.</w:t>
      </w:r>
      <w:r w:rsidRPr="00606CC3">
        <w:rPr>
          <w:noProof/>
        </w:rPr>
        <w:tab/>
        <w:t xml:space="preserve">Vaccarino V, Goldberg J, Rooks C, et al. Post-traumatic stress disorder and incidence of coronary heart disease: a twin study. </w:t>
      </w:r>
      <w:r w:rsidRPr="00606CC3">
        <w:rPr>
          <w:i/>
          <w:noProof/>
        </w:rPr>
        <w:t xml:space="preserve">J Am Coll Cardiol. </w:t>
      </w:r>
      <w:r w:rsidRPr="00606CC3">
        <w:rPr>
          <w:noProof/>
        </w:rPr>
        <w:t>2013;62(11):970-978.</w:t>
      </w:r>
    </w:p>
    <w:p w14:paraId="2EDC1D8A" w14:textId="77777777" w:rsidR="00606CC3" w:rsidRPr="00606CC3" w:rsidRDefault="00606CC3" w:rsidP="00606CC3">
      <w:pPr>
        <w:pStyle w:val="EndNoteBibliography"/>
        <w:spacing w:after="0"/>
        <w:ind w:left="720" w:hanging="720"/>
        <w:rPr>
          <w:noProof/>
        </w:rPr>
      </w:pPr>
      <w:r w:rsidRPr="00606CC3">
        <w:rPr>
          <w:noProof/>
        </w:rPr>
        <w:t>12.</w:t>
      </w:r>
      <w:r w:rsidRPr="00606CC3">
        <w:rPr>
          <w:noProof/>
        </w:rPr>
        <w:tab/>
        <w:t xml:space="preserve">Brudey C, Park J, Wiaderkiewicz J, Kobayashi I, Mellman TA, Marvar PJ. Autonomic and inflammatory consequences of posttraumatic stress disorder and the link to cardiovascular disease. </w:t>
      </w:r>
      <w:r w:rsidRPr="00606CC3">
        <w:rPr>
          <w:i/>
          <w:noProof/>
        </w:rPr>
        <w:t xml:space="preserve">Am J Physiol Regul Integr Comp Physiol. </w:t>
      </w:r>
      <w:r w:rsidRPr="00606CC3">
        <w:rPr>
          <w:noProof/>
        </w:rPr>
        <w:t>2015;309(4):R315-321.</w:t>
      </w:r>
    </w:p>
    <w:p w14:paraId="394D422D" w14:textId="77777777" w:rsidR="00606CC3" w:rsidRPr="00606CC3" w:rsidRDefault="00606CC3" w:rsidP="00606CC3">
      <w:pPr>
        <w:pStyle w:val="EndNoteBibliography"/>
        <w:ind w:left="720" w:hanging="720"/>
        <w:rPr>
          <w:noProof/>
        </w:rPr>
      </w:pPr>
      <w:r w:rsidRPr="00606CC3">
        <w:rPr>
          <w:noProof/>
        </w:rPr>
        <w:t>13.</w:t>
      </w:r>
      <w:r w:rsidRPr="00606CC3">
        <w:rPr>
          <w:noProof/>
        </w:rPr>
        <w:tab/>
        <w:t xml:space="preserve">Scherrer JF, Salas J, Cohen BE, et al. Comorbid Conditions Explain the Association Between Posttraumatic Stress Disorder and Incident Cardiovascular Disease. </w:t>
      </w:r>
      <w:r w:rsidRPr="00606CC3">
        <w:rPr>
          <w:i/>
          <w:noProof/>
        </w:rPr>
        <w:t xml:space="preserve">Journal of the American Heart Association. </w:t>
      </w:r>
      <w:r w:rsidRPr="00606CC3">
        <w:rPr>
          <w:noProof/>
        </w:rPr>
        <w:t>2019;8(4):1-11.</w:t>
      </w:r>
    </w:p>
    <w:p w14:paraId="6DF75BE4" w14:textId="5FC590B4" w:rsidR="004526AD" w:rsidRPr="00B753A6" w:rsidRDefault="00AB5D23" w:rsidP="00E037F4">
      <w:pPr>
        <w:pStyle w:val="Bibliography"/>
      </w:pPr>
      <w:r>
        <w:fldChar w:fldCharType="end"/>
      </w:r>
    </w:p>
    <w:sectPr w:rsidR="004526AD" w:rsidRPr="00B753A6" w:rsidSect="00D8624A"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EEEFA3" w14:textId="77777777" w:rsidR="00240EB6" w:rsidRDefault="00240EB6" w:rsidP="00E037F4">
      <w:r>
        <w:separator/>
      </w:r>
    </w:p>
  </w:endnote>
  <w:endnote w:type="continuationSeparator" w:id="0">
    <w:p w14:paraId="52D460E5" w14:textId="77777777" w:rsidR="00240EB6" w:rsidRDefault="00240EB6" w:rsidP="00E037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harter Roman">
    <w:panose1 w:val="02040503050506020203"/>
    <w:charset w:val="00"/>
    <w:family w:val="roman"/>
    <w:pitch w:val="variable"/>
    <w:sig w:usb0="800000AF" w:usb1="1000204A" w:usb2="00000000" w:usb3="00000000" w:csb0="0000001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341D3B" w14:textId="77777777" w:rsidR="00240EB6" w:rsidRDefault="00240EB6" w:rsidP="00E037F4">
      <w:r>
        <w:separator/>
      </w:r>
    </w:p>
  </w:footnote>
  <w:footnote w:type="continuationSeparator" w:id="0">
    <w:p w14:paraId="41D045FA" w14:textId="77777777" w:rsidR="00240EB6" w:rsidRDefault="00240EB6" w:rsidP="00E037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E17F69BA"/>
    <w:multiLevelType w:val="multilevel"/>
    <w:tmpl w:val="5A62CC6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EA454B4C"/>
    <w:multiLevelType w:val="multilevel"/>
    <w:tmpl w:val="016E5094"/>
    <w:lvl w:ilvl="0">
      <w:start w:val="1"/>
      <w:numFmt w:val="decimal"/>
      <w:lvlText w:val="%1."/>
      <w:lvlJc w:val="left"/>
      <w:pPr>
        <w:tabs>
          <w:tab w:val="num" w:pos="0"/>
        </w:tabs>
        <w:ind w:left="480" w:hanging="480"/>
      </w:pPr>
    </w:lvl>
    <w:lvl w:ilvl="1">
      <w:start w:val="1"/>
      <w:numFmt w:val="decimal"/>
      <w:lvlText w:val="%2."/>
      <w:lvlJc w:val="left"/>
      <w:pPr>
        <w:tabs>
          <w:tab w:val="num" w:pos="720"/>
        </w:tabs>
        <w:ind w:left="1200" w:hanging="48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920" w:hanging="48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640" w:hanging="480"/>
      </w:pPr>
    </w:lvl>
    <w:lvl w:ilvl="4">
      <w:start w:val="1"/>
      <w:numFmt w:val="decimal"/>
      <w:lvlText w:val="%5."/>
      <w:lvlJc w:val="left"/>
      <w:pPr>
        <w:tabs>
          <w:tab w:val="num" w:pos="2880"/>
        </w:tabs>
        <w:ind w:left="3360" w:hanging="480"/>
      </w:pPr>
    </w:lvl>
    <w:lvl w:ilvl="5">
      <w:start w:val="1"/>
      <w:numFmt w:val="decimal"/>
      <w:lvlText w:val="%6."/>
      <w:lvlJc w:val="left"/>
      <w:pPr>
        <w:tabs>
          <w:tab w:val="num" w:pos="3600"/>
        </w:tabs>
        <w:ind w:left="4080" w:hanging="480"/>
      </w:pPr>
    </w:lvl>
    <w:lvl w:ilvl="6">
      <w:start w:val="1"/>
      <w:numFmt w:val="decimal"/>
      <w:lvlText w:val="%7."/>
      <w:lvlJc w:val="left"/>
      <w:pPr>
        <w:tabs>
          <w:tab w:val="num" w:pos="4320"/>
        </w:tabs>
        <w:ind w:left="4800" w:hanging="480"/>
      </w:pPr>
    </w:lvl>
    <w:lvl w:ilvl="7">
      <w:start w:val="1"/>
      <w:numFmt w:val="decimal"/>
      <w:lvlText w:val="%8."/>
      <w:lvlJc w:val="left"/>
      <w:pPr>
        <w:tabs>
          <w:tab w:val="num" w:pos="5040"/>
        </w:tabs>
        <w:ind w:left="5520" w:hanging="480"/>
      </w:pPr>
    </w:lvl>
    <w:lvl w:ilvl="8">
      <w:start w:val="1"/>
      <w:numFmt w:val="decimal"/>
      <w:lvlText w:val="%9."/>
      <w:lvlJc w:val="left"/>
      <w:pPr>
        <w:tabs>
          <w:tab w:val="num" w:pos="5760"/>
        </w:tabs>
        <w:ind w:left="6240" w:hanging="480"/>
      </w:pPr>
    </w:lvl>
  </w:abstractNum>
  <w:abstractNum w:abstractNumId="2" w15:restartNumberingAfterBreak="0">
    <w:nsid w:val="FFFFFF7C"/>
    <w:multiLevelType w:val="singleLevel"/>
    <w:tmpl w:val="2F66E4F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3" w15:restartNumberingAfterBreak="0">
    <w:nsid w:val="FFFFFF7D"/>
    <w:multiLevelType w:val="singleLevel"/>
    <w:tmpl w:val="BEC8878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4" w15:restartNumberingAfterBreak="0">
    <w:nsid w:val="FFFFFF7E"/>
    <w:multiLevelType w:val="singleLevel"/>
    <w:tmpl w:val="1B1689C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5" w15:restartNumberingAfterBreak="0">
    <w:nsid w:val="FFFFFF7F"/>
    <w:multiLevelType w:val="singleLevel"/>
    <w:tmpl w:val="C3123D2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6" w15:restartNumberingAfterBreak="0">
    <w:nsid w:val="FFFFFF80"/>
    <w:multiLevelType w:val="singleLevel"/>
    <w:tmpl w:val="7BFA97F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7" w15:restartNumberingAfterBreak="0">
    <w:nsid w:val="FFFFFF81"/>
    <w:multiLevelType w:val="singleLevel"/>
    <w:tmpl w:val="5554E9B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8" w15:restartNumberingAfterBreak="0">
    <w:nsid w:val="FFFFFF82"/>
    <w:multiLevelType w:val="singleLevel"/>
    <w:tmpl w:val="94FCEF0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9" w15:restartNumberingAfterBreak="0">
    <w:nsid w:val="FFFFFF83"/>
    <w:multiLevelType w:val="singleLevel"/>
    <w:tmpl w:val="BBA416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0" w15:restartNumberingAfterBreak="0">
    <w:nsid w:val="FFFFFF88"/>
    <w:multiLevelType w:val="singleLevel"/>
    <w:tmpl w:val="3C6C7F8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1" w15:restartNumberingAfterBreak="0">
    <w:nsid w:val="FFFFFF89"/>
    <w:multiLevelType w:val="singleLevel"/>
    <w:tmpl w:val="4A42188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2" w15:restartNumberingAfterBreak="0">
    <w:nsid w:val="104BE103"/>
    <w:multiLevelType w:val="multilevel"/>
    <w:tmpl w:val="D37025D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3" w15:restartNumberingAfterBreak="0">
    <w:nsid w:val="2C1AE401"/>
    <w:multiLevelType w:val="multilevel"/>
    <w:tmpl w:val="C58E5B0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4" w15:restartNumberingAfterBreak="0">
    <w:nsid w:val="71315DCA"/>
    <w:multiLevelType w:val="multilevel"/>
    <w:tmpl w:val="BA82BC4E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–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•"/>
      <w:lvlJc w:val="left"/>
      <w:pPr>
        <w:tabs>
          <w:tab w:val="num" w:pos="5760"/>
        </w:tabs>
        <w:ind w:left="6240" w:hanging="480"/>
      </w:pPr>
    </w:lvl>
  </w:abstractNum>
  <w:abstractNum w:abstractNumId="15" w15:restartNumberingAfterBreak="0">
    <w:nsid w:val="7ED92E51"/>
    <w:multiLevelType w:val="hybridMultilevel"/>
    <w:tmpl w:val="67661730"/>
    <w:lvl w:ilvl="0" w:tplc="B404A514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2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10"/>
  </w:num>
  <w:num w:numId="8">
    <w:abstractNumId w:val="6"/>
  </w:num>
  <w:num w:numId="9">
    <w:abstractNumId w:val="7"/>
  </w:num>
  <w:num w:numId="10">
    <w:abstractNumId w:val="8"/>
  </w:num>
  <w:num w:numId="11">
    <w:abstractNumId w:val="9"/>
  </w:num>
  <w:num w:numId="12">
    <w:abstractNumId w:val="11"/>
  </w:num>
  <w:num w:numId="13">
    <w:abstractNumId w:val="13"/>
  </w:num>
  <w:num w:numId="1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4"/>
  </w:num>
  <w:num w:numId="17">
    <w:abstractNumId w:val="14"/>
  </w:num>
  <w:num w:numId="18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4"/>
  </w:num>
  <w:num w:numId="20">
    <w:abstractNumId w:val="14"/>
  </w:num>
  <w:num w:numId="21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w50waahwww53erreovespaxdtexe5es0fd&quot;&gt;My EndNote Library&lt;record-ids&gt;&lt;item&gt;5&lt;/item&gt;&lt;item&gt;30&lt;/item&gt;&lt;item&gt;62&lt;/item&gt;&lt;item&gt;72&lt;/item&gt;&lt;item&gt;76&lt;/item&gt;&lt;item&gt;83&lt;/item&gt;&lt;item&gt;87&lt;/item&gt;&lt;item&gt;92&lt;/item&gt;&lt;item&gt;336&lt;/item&gt;&lt;item&gt;379&lt;/item&gt;&lt;item&gt;382&lt;/item&gt;&lt;item&gt;402&lt;/item&gt;&lt;/record-ids&gt;&lt;/item&gt;&lt;/Libraries&gt;"/>
  </w:docVars>
  <w:rsids>
    <w:rsidRoot w:val="00590D07"/>
    <w:rsid w:val="00011C8B"/>
    <w:rsid w:val="00095FCA"/>
    <w:rsid w:val="000B2F7D"/>
    <w:rsid w:val="000D3C11"/>
    <w:rsid w:val="00110A72"/>
    <w:rsid w:val="00112D47"/>
    <w:rsid w:val="001147CA"/>
    <w:rsid w:val="001A4957"/>
    <w:rsid w:val="001B3CBA"/>
    <w:rsid w:val="001E215B"/>
    <w:rsid w:val="0022360F"/>
    <w:rsid w:val="00240EB6"/>
    <w:rsid w:val="00251D30"/>
    <w:rsid w:val="002560A3"/>
    <w:rsid w:val="002C1194"/>
    <w:rsid w:val="002D68CD"/>
    <w:rsid w:val="002E6AC5"/>
    <w:rsid w:val="00320236"/>
    <w:rsid w:val="0032048B"/>
    <w:rsid w:val="00370614"/>
    <w:rsid w:val="003874FC"/>
    <w:rsid w:val="003B6DC4"/>
    <w:rsid w:val="0040781C"/>
    <w:rsid w:val="00411F45"/>
    <w:rsid w:val="004526AD"/>
    <w:rsid w:val="004536B9"/>
    <w:rsid w:val="00483D03"/>
    <w:rsid w:val="004C1CFB"/>
    <w:rsid w:val="004E29B3"/>
    <w:rsid w:val="00543360"/>
    <w:rsid w:val="00553011"/>
    <w:rsid w:val="00590D07"/>
    <w:rsid w:val="005933D0"/>
    <w:rsid w:val="005A0081"/>
    <w:rsid w:val="00601054"/>
    <w:rsid w:val="00606CC3"/>
    <w:rsid w:val="00614527"/>
    <w:rsid w:val="0062024B"/>
    <w:rsid w:val="00651213"/>
    <w:rsid w:val="00692356"/>
    <w:rsid w:val="006D7911"/>
    <w:rsid w:val="006F01CC"/>
    <w:rsid w:val="007300B7"/>
    <w:rsid w:val="00736676"/>
    <w:rsid w:val="00764B40"/>
    <w:rsid w:val="00784D58"/>
    <w:rsid w:val="00792889"/>
    <w:rsid w:val="00804BA0"/>
    <w:rsid w:val="0082716F"/>
    <w:rsid w:val="00833E5C"/>
    <w:rsid w:val="00883608"/>
    <w:rsid w:val="00894182"/>
    <w:rsid w:val="008A5E16"/>
    <w:rsid w:val="008D6863"/>
    <w:rsid w:val="00986F0B"/>
    <w:rsid w:val="00A13734"/>
    <w:rsid w:val="00A27078"/>
    <w:rsid w:val="00A336A3"/>
    <w:rsid w:val="00AB5D23"/>
    <w:rsid w:val="00AD0F95"/>
    <w:rsid w:val="00B73C33"/>
    <w:rsid w:val="00B753A6"/>
    <w:rsid w:val="00B86B75"/>
    <w:rsid w:val="00BC48D5"/>
    <w:rsid w:val="00C11C56"/>
    <w:rsid w:val="00C36279"/>
    <w:rsid w:val="00C477C4"/>
    <w:rsid w:val="00C90AB2"/>
    <w:rsid w:val="00C9401B"/>
    <w:rsid w:val="00C94301"/>
    <w:rsid w:val="00CA5729"/>
    <w:rsid w:val="00D47F6F"/>
    <w:rsid w:val="00DA749F"/>
    <w:rsid w:val="00DB6D4D"/>
    <w:rsid w:val="00DC35D9"/>
    <w:rsid w:val="00DD6704"/>
    <w:rsid w:val="00E007B8"/>
    <w:rsid w:val="00E0129D"/>
    <w:rsid w:val="00E037F4"/>
    <w:rsid w:val="00E315A3"/>
    <w:rsid w:val="00E508CC"/>
    <w:rsid w:val="00EC7D2C"/>
    <w:rsid w:val="00ED512A"/>
    <w:rsid w:val="00EE6337"/>
    <w:rsid w:val="00EF2D95"/>
    <w:rsid w:val="00F754DB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EB98B8"/>
  <w15:docId w15:val="{29F968CE-06EF-2243-AA3F-9228775138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5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037F4"/>
    <w:pPr>
      <w:spacing w:before="36" w:after="36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BodyText"/>
    <w:uiPriority w:val="9"/>
    <w:qFormat/>
    <w:rsid w:val="00AB303B"/>
    <w:pPr>
      <w:keepNext/>
      <w:keepLines/>
      <w:spacing w:before="480" w:after="0"/>
      <w:outlineLvl w:val="0"/>
    </w:pPr>
    <w:rPr>
      <w:rFonts w:ascii="Charter Roman" w:eastAsiaTheme="majorEastAsia" w:hAnsi="Charter Roman" w:cstheme="majorBidi"/>
      <w:b/>
      <w:bCs/>
      <w:color w:val="000000" w:themeColor="text1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rsid w:val="00AB303B"/>
    <w:pPr>
      <w:keepNext/>
      <w:keepLines/>
      <w:spacing w:before="200" w:after="0"/>
      <w:outlineLvl w:val="1"/>
    </w:pPr>
    <w:rPr>
      <w:rFonts w:ascii="Charter Roman" w:eastAsiaTheme="majorEastAsia" w:hAnsi="Charter Roman" w:cstheme="majorBidi"/>
      <w:b/>
      <w:bCs/>
      <w:color w:val="7C354D" w:themeColor="accent4" w:themeShade="80"/>
      <w:szCs w:val="32"/>
    </w:rPr>
  </w:style>
  <w:style w:type="paragraph" w:styleId="Heading3">
    <w:name w:val="heading 3"/>
    <w:basedOn w:val="Heading2"/>
    <w:next w:val="BodyText"/>
    <w:uiPriority w:val="9"/>
    <w:unhideWhenUsed/>
    <w:qFormat/>
    <w:rsid w:val="00AB303B"/>
    <w:pPr>
      <w:outlineLvl w:val="2"/>
    </w:pPr>
    <w:rPr>
      <w:color w:val="4E74A2" w:themeColor="accent6" w:themeShade="BF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A5B592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A5B592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A5B592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66499A"/>
    <w:pPr>
      <w:spacing w:before="180" w:after="180"/>
    </w:pPr>
    <w:rPr>
      <w:rFonts w:ascii="Charter Roman" w:hAnsi="Charter Roman"/>
    </w:rPr>
  </w:style>
  <w:style w:type="paragraph" w:customStyle="1" w:styleId="FirstParagraph">
    <w:name w:val="First Paragraph"/>
    <w:basedOn w:val="BodyText"/>
    <w:next w:val="BodyText"/>
    <w:qFormat/>
    <w:rsid w:val="0066499A"/>
  </w:style>
  <w:style w:type="paragraph" w:customStyle="1" w:styleId="Compact">
    <w:name w:val="Compact"/>
    <w:basedOn w:val="BodyText"/>
    <w:link w:val="CompactChar"/>
    <w:qFormat/>
    <w:rsid w:val="00E037F4"/>
    <w:pPr>
      <w:spacing w:before="36" w:after="36"/>
    </w:pPr>
    <w:rPr>
      <w:rFonts w:ascii="Times New Roman" w:hAnsi="Times New Roman"/>
    </w:rPr>
  </w:style>
  <w:style w:type="paragraph" w:styleId="Title">
    <w:name w:val="Title"/>
    <w:basedOn w:val="Normal"/>
    <w:next w:val="BodyText"/>
    <w:qFormat/>
    <w:rsid w:val="0066499A"/>
    <w:pPr>
      <w:keepNext/>
      <w:keepLines/>
      <w:spacing w:before="480" w:after="240"/>
    </w:pPr>
    <w:rPr>
      <w:rFonts w:ascii="Charter Roman" w:eastAsiaTheme="majorEastAsia" w:hAnsi="Charter Roman" w:cstheme="majorBidi"/>
      <w:bCs/>
      <w:color w:val="000000" w:themeColor="text1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rsid w:val="0066499A"/>
    <w:pPr>
      <w:keepNext/>
      <w:keepLines/>
    </w:pPr>
    <w:rPr>
      <w:rFonts w:ascii="Charter Roman" w:hAnsi="Charter Roman"/>
    </w:rPr>
  </w:style>
  <w:style w:type="paragraph" w:styleId="Date">
    <w:name w:val="Date"/>
    <w:next w:val="BodyText"/>
    <w:qFormat/>
    <w:rsid w:val="0066499A"/>
    <w:pPr>
      <w:keepNext/>
      <w:keepLines/>
    </w:pPr>
    <w:rPr>
      <w:rFonts w:ascii="Charter Roman" w:hAnsi="Charter Roman"/>
    </w:r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A5B592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hAnsiTheme="majorHAnsi"/>
      <w:b w:val="0"/>
      <w:bCs w:val="0"/>
      <w:color w:val="7C9163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BodyTextChar">
    <w:name w:val="Body Text Char"/>
    <w:basedOn w:val="DefaultParagraphFont"/>
    <w:link w:val="BodyText"/>
    <w:rsid w:val="0066499A"/>
    <w:rPr>
      <w:rFonts w:ascii="Charter Roman" w:hAnsi="Charter Roman"/>
    </w:rPr>
  </w:style>
  <w:style w:type="paragraph" w:customStyle="1" w:styleId="Style1">
    <w:name w:val="Style1"/>
    <w:basedOn w:val="Heading3"/>
    <w:qFormat/>
    <w:rsid w:val="0066499A"/>
  </w:style>
  <w:style w:type="paragraph" w:styleId="BalloonText">
    <w:name w:val="Balloon Text"/>
    <w:basedOn w:val="Normal"/>
    <w:link w:val="BalloonTextChar"/>
    <w:semiHidden/>
    <w:unhideWhenUsed/>
    <w:rsid w:val="0022360F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22360F"/>
    <w:rPr>
      <w:rFonts w:ascii="Times New Roman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22360F"/>
    <w:pPr>
      <w:spacing w:after="0"/>
      <w:jc w:val="center"/>
    </w:pPr>
    <w:rPr>
      <w:rFonts w:ascii="Cambria" w:hAnsi="Cambria"/>
    </w:rPr>
  </w:style>
  <w:style w:type="character" w:customStyle="1" w:styleId="CompactChar">
    <w:name w:val="Compact Char"/>
    <w:basedOn w:val="BodyTextChar"/>
    <w:link w:val="Compact"/>
    <w:rsid w:val="00E037F4"/>
    <w:rPr>
      <w:rFonts w:ascii="Times New Roman" w:hAnsi="Times New Roman" w:cs="Times New Roman"/>
    </w:rPr>
  </w:style>
  <w:style w:type="character" w:customStyle="1" w:styleId="EndNoteBibliographyTitleChar">
    <w:name w:val="EndNote Bibliography Title Char"/>
    <w:basedOn w:val="CompactChar"/>
    <w:link w:val="EndNoteBibliographyTitle"/>
    <w:rsid w:val="0022360F"/>
    <w:rPr>
      <w:rFonts w:ascii="Cambria" w:hAnsi="Cambria" w:cs="Times New Roman"/>
    </w:rPr>
  </w:style>
  <w:style w:type="paragraph" w:customStyle="1" w:styleId="EndNoteBibliography">
    <w:name w:val="EndNote Bibliography"/>
    <w:basedOn w:val="Normal"/>
    <w:link w:val="EndNoteBibliographyChar"/>
    <w:rsid w:val="0022360F"/>
    <w:rPr>
      <w:rFonts w:ascii="Cambria" w:hAnsi="Cambria"/>
    </w:rPr>
  </w:style>
  <w:style w:type="character" w:customStyle="1" w:styleId="EndNoteBibliographyChar">
    <w:name w:val="EndNote Bibliography Char"/>
    <w:basedOn w:val="CompactChar"/>
    <w:link w:val="EndNoteBibliography"/>
    <w:rsid w:val="0022360F"/>
    <w:rPr>
      <w:rFonts w:ascii="Cambria" w:hAnsi="Cambria" w:cs="Times New Roman"/>
    </w:rPr>
  </w:style>
  <w:style w:type="paragraph" w:styleId="Header">
    <w:name w:val="header"/>
    <w:basedOn w:val="Normal"/>
    <w:link w:val="HeaderChar"/>
    <w:unhideWhenUsed/>
    <w:rsid w:val="00804BA0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rsid w:val="00804BA0"/>
  </w:style>
  <w:style w:type="paragraph" w:styleId="Footer">
    <w:name w:val="footer"/>
    <w:basedOn w:val="Normal"/>
    <w:link w:val="FooterChar"/>
    <w:unhideWhenUsed/>
    <w:rsid w:val="00804BA0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rsid w:val="00804BA0"/>
  </w:style>
  <w:style w:type="character" w:styleId="CommentReference">
    <w:name w:val="annotation reference"/>
    <w:basedOn w:val="DefaultParagraphFont"/>
    <w:uiPriority w:val="99"/>
    <w:semiHidden/>
    <w:unhideWhenUsed/>
    <w:rsid w:val="00E037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037F4"/>
    <w:pPr>
      <w:spacing w:after="160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037F4"/>
    <w:rPr>
      <w:sz w:val="20"/>
      <w:szCs w:val="20"/>
    </w:rPr>
  </w:style>
  <w:style w:type="character" w:styleId="FollowedHyperlink">
    <w:name w:val="FollowedHyperlink"/>
    <w:basedOn w:val="DefaultParagraphFont"/>
    <w:semiHidden/>
    <w:unhideWhenUsed/>
    <w:rsid w:val="00DB6D4D"/>
    <w:rPr>
      <w:color w:val="7F6F6F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Paper">
      <a:dk1>
        <a:sysClr val="windowText" lastClr="000000"/>
      </a:dk1>
      <a:lt1>
        <a:sysClr val="window" lastClr="FFFFFF"/>
      </a:lt1>
      <a:dk2>
        <a:srgbClr val="444D26"/>
      </a:dk2>
      <a:lt2>
        <a:srgbClr val="FEFAC9"/>
      </a:lt2>
      <a:accent1>
        <a:srgbClr val="A5B592"/>
      </a:accent1>
      <a:accent2>
        <a:srgbClr val="F3A447"/>
      </a:accent2>
      <a:accent3>
        <a:srgbClr val="E7BC29"/>
      </a:accent3>
      <a:accent4>
        <a:srgbClr val="D092A7"/>
      </a:accent4>
      <a:accent5>
        <a:srgbClr val="9C85C0"/>
      </a:accent5>
      <a:accent6>
        <a:srgbClr val="809EC2"/>
      </a:accent6>
      <a:hlink>
        <a:srgbClr val="8E58B6"/>
      </a:hlink>
      <a:folHlink>
        <a:srgbClr val="7F6F6F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09895E3-3980-B841-9754-BA7F674FF9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7</TotalTime>
  <Pages>2</Pages>
  <Words>687</Words>
  <Characters>3922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rain-Heart (Cardiovascular) Interactions in Stress and Anxiety Related Disorders</vt:lpstr>
    </vt:vector>
  </TitlesOfParts>
  <Company/>
  <LinksUpToDate>false</LinksUpToDate>
  <CharactersWithSpaces>4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rain-Heart (Cardiovascular) Interactions in Stress and Anxiety Related Disorders</dc:title>
  <dc:creator>Anish Shah, MD, MSCR</dc:creator>
  <cp:keywords/>
  <cp:lastModifiedBy>Shah, Anish S.</cp:lastModifiedBy>
  <cp:revision>25</cp:revision>
  <dcterms:created xsi:type="dcterms:W3CDTF">2018-12-20T23:56:00Z</dcterms:created>
  <dcterms:modified xsi:type="dcterms:W3CDTF">2019-03-26T0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ional-library-of-medicine</vt:lpwstr>
  </property>
  <property fmtid="{D5CDD505-2E9C-101B-9397-08002B2CF9AE}" pid="19" name="Mendeley Recent Style Name 8_1">
    <vt:lpwstr>National Library of Medicine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